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6AB0D156"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w:t>
      </w:r>
      <w:r w:rsidR="005E3B55" w:rsidRPr="003A1CA5">
        <w:rPr>
          <w:rFonts w:ascii="Arial" w:hAnsi="Arial" w:cs="Arial"/>
        </w:rPr>
        <w:t xml:space="preserve">Silvia </w:t>
      </w:r>
      <w:proofErr w:type="spellStart"/>
      <w:r w:rsidR="005E3B55" w:rsidRPr="003A1CA5">
        <w:rPr>
          <w:rFonts w:ascii="Arial" w:hAnsi="Arial" w:cs="Arial"/>
        </w:rPr>
        <w:t>Ceausu</w:t>
      </w:r>
      <w:proofErr w:type="spellEnd"/>
      <w:r w:rsidR="005E3B55">
        <w:rPr>
          <w:rFonts w:ascii="Arial" w:hAnsi="Arial" w:cs="Arial"/>
        </w:rPr>
        <w:t xml:space="preserve">, </w:t>
      </w:r>
      <w:r w:rsidR="005E3B55" w:rsidRPr="005E3B55">
        <w:rPr>
          <w:rFonts w:ascii="Arial" w:hAnsi="Arial" w:cs="Arial"/>
        </w:rPr>
        <w:t xml:space="preserve">Luísa G. </w:t>
      </w:r>
      <w:proofErr w:type="spellStart"/>
      <w:r w:rsidR="005E3B55" w:rsidRPr="005E3B55">
        <w:rPr>
          <w:rFonts w:ascii="Arial" w:hAnsi="Arial" w:cs="Arial"/>
        </w:rPr>
        <w:t>Carvalheiro</w:t>
      </w:r>
      <w:proofErr w:type="spellEnd"/>
      <w:r w:rsidR="005E3B55">
        <w:rPr>
          <w:rFonts w:ascii="Arial" w:hAnsi="Arial" w:cs="Arial"/>
        </w:rPr>
        <w:t xml:space="preserve">, </w:t>
      </w:r>
      <w:r w:rsidR="005E3B55" w:rsidRPr="005E3B55">
        <w:rPr>
          <w:rFonts w:ascii="Arial" w:hAnsi="Arial" w:cs="Arial"/>
        </w:rPr>
        <w:t xml:space="preserve">Felipe </w:t>
      </w:r>
      <w:proofErr w:type="spellStart"/>
      <w:r w:rsidR="005E3B55" w:rsidRPr="005E3B55">
        <w:rPr>
          <w:rFonts w:ascii="Arial" w:hAnsi="Arial" w:cs="Arial"/>
        </w:rPr>
        <w:t>Deodato</w:t>
      </w:r>
      <w:proofErr w:type="spellEnd"/>
      <w:r w:rsidR="005E3B55" w:rsidRPr="005E3B55">
        <w:rPr>
          <w:rFonts w:ascii="Arial" w:hAnsi="Arial" w:cs="Arial"/>
        </w:rPr>
        <w:t xml:space="preserve"> da Silva </w:t>
      </w:r>
      <w:proofErr w:type="spellStart"/>
      <w:r w:rsidR="005E3B55" w:rsidRPr="005E3B55">
        <w:rPr>
          <w:rFonts w:ascii="Arial" w:hAnsi="Arial" w:cs="Arial"/>
        </w:rPr>
        <w:t>Silva</w:t>
      </w:r>
      <w:proofErr w:type="spellEnd"/>
      <w:r w:rsidR="005E3B55">
        <w:rPr>
          <w:rFonts w:ascii="Arial" w:hAnsi="Arial" w:cs="Arial"/>
        </w:rPr>
        <w:t xml:space="preserve">, </w:t>
      </w:r>
      <w:r w:rsidRPr="003A1CA5">
        <w:rPr>
          <w:rFonts w:ascii="Arial" w:hAnsi="Arial" w:cs="Arial"/>
        </w:rPr>
        <w:t xml:space="preserve">Lynn </w:t>
      </w:r>
      <w:r w:rsidR="001A105B">
        <w:rPr>
          <w:rFonts w:ascii="Arial" w:hAnsi="Arial" w:cs="Arial"/>
        </w:rPr>
        <w:t xml:space="preserve">V. </w:t>
      </w:r>
      <w:r w:rsidRPr="003A1CA5">
        <w:rPr>
          <w:rFonts w:ascii="Arial" w:hAnsi="Arial" w:cs="Arial"/>
        </w:rPr>
        <w:t>Dicks, Jeff Ollerton,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442D14EC" w:rsidR="00B5211F" w:rsidRDefault="00DF0351" w:rsidP="00B5211F">
      <w:pPr>
        <w:pStyle w:val="ListParagraph"/>
        <w:numPr>
          <w:ilvl w:val="0"/>
          <w:numId w:val="3"/>
        </w:numPr>
        <w:spacing w:line="480" w:lineRule="auto"/>
        <w:rPr>
          <w:rFonts w:ascii="Arial" w:hAnsi="Arial" w:cs="Arial"/>
        </w:rPr>
      </w:pPr>
      <w:r>
        <w:rPr>
          <w:rFonts w:ascii="Arial" w:hAnsi="Arial" w:cs="Arial"/>
        </w:rPr>
        <w:t>Figs. S1-S1</w:t>
      </w:r>
      <w:r w:rsidR="002C773A">
        <w:rPr>
          <w:rFonts w:ascii="Arial" w:hAnsi="Arial" w:cs="Arial"/>
        </w:rPr>
        <w:t>4</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319D8F73"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w:t>
      </w:r>
      <w:r w:rsidR="0039314E">
        <w:rPr>
          <w:rFonts w:ascii="Arial" w:hAnsi="Arial" w:cs="Arial"/>
        </w:rPr>
        <w:t xml:space="preserve">the </w:t>
      </w:r>
      <w:r w:rsidR="003A1CA5">
        <w:rPr>
          <w:rFonts w:ascii="Arial" w:hAnsi="Arial" w:cs="Arial"/>
        </w:rPr>
        <w:t xml:space="preserve">PREDICTS </w:t>
      </w:r>
      <w:r w:rsidR="0039314E">
        <w:rPr>
          <w:rFonts w:ascii="Arial" w:hAnsi="Arial" w:cs="Arial"/>
        </w:rPr>
        <w:t xml:space="preserve">database </w:t>
      </w:r>
      <w:r w:rsidR="003A1CA5">
        <w:rPr>
          <w:rFonts w:ascii="Arial" w:hAnsi="Arial" w:cs="Arial"/>
        </w:rPr>
        <w:t>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w:t>
      </w:r>
      <w:r w:rsidR="0099064A">
        <w:rPr>
          <w:rFonts w:ascii="Arial" w:hAnsi="Arial" w:cs="Arial"/>
        </w:rPr>
        <w:lastRenderedPageBreak/>
        <w:t xml:space="preserve">logging and bushmeat hunting 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318F2507"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w:t>
      </w:r>
      <w:r w:rsidR="00441BEA">
        <w:rPr>
          <w:rFonts w:ascii="Arial" w:hAnsi="Arial" w:cs="Arial"/>
        </w:rPr>
        <w:t xml:space="preserve">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27C42E0"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 xml:space="preserve">Models </w:t>
      </w:r>
      <w:r w:rsidR="00E555D6">
        <w:rPr>
          <w:rFonts w:ascii="Arial" w:hAnsi="Arial" w:cs="Arial"/>
        </w:rPr>
        <w:t>that included</w:t>
      </w:r>
      <w:r w:rsidR="003034E9">
        <w:rPr>
          <w:rFonts w:ascii="Arial" w:hAnsi="Arial" w:cs="Arial"/>
        </w:rPr>
        <w:t xml:space="preserve"> this random-effects structure had a lower AIC value than models with a simpler combination of the same random effects</w:t>
      </w:r>
      <w:r w:rsidR="00E555D6">
        <w:rPr>
          <w:rFonts w:ascii="Arial" w:hAnsi="Arial" w:cs="Arial"/>
        </w:rPr>
        <w:t xml:space="preserve"> (i.e. study identity only)</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65815F19"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w:t>
      </w:r>
      <w:r w:rsidR="00E555D6">
        <w:rPr>
          <w:rFonts w:ascii="Arial" w:hAnsi="Arial" w:cs="Arial"/>
        </w:rPr>
        <w:t xml:space="preserve">how abundance change will interact with richness change, </w:t>
      </w:r>
      <w:r w:rsidR="003A1CA5">
        <w:rPr>
          <w:rFonts w:ascii="Arial" w:hAnsi="Arial" w:cs="Arial"/>
        </w:rPr>
        <w:t xml:space="preserve">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w:t>
      </w:r>
      <w:r w:rsidR="003A1CA5">
        <w:rPr>
          <w:rFonts w:ascii="Arial" w:hAnsi="Arial" w:cs="Arial"/>
        </w:rPr>
        <w:lastRenderedPageBreak/>
        <w:t>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20564AE9"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w:t>
      </w:r>
      <w:r w:rsidR="00017753">
        <w:rPr>
          <w:rFonts w:ascii="Arial" w:hAnsi="Arial" w:cs="Arial"/>
        </w:rPr>
        <w:t xml:space="preserve">in metric tonnes </w:t>
      </w:r>
      <w:r w:rsidR="004C7534">
        <w:rPr>
          <w:rFonts w:ascii="Arial" w:hAnsi="Arial" w:cs="Arial"/>
        </w:rPr>
        <w:t xml:space="preserve">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2DFEEF27"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017753">
        <w:rPr>
          <w:rFonts w:ascii="Arial" w:hAnsi="Arial" w:cs="Arial"/>
        </w:rPr>
        <w:t>(</w:t>
      </w:r>
      <w:r w:rsidR="00017753" w:rsidRPr="00017753">
        <w:rPr>
          <w:rFonts w:ascii="Arial" w:hAnsi="Arial" w:cs="Arial"/>
        </w:rPr>
        <w:t>Inter-Sectoral Impact Model Intercomparison Project</w:t>
      </w:r>
      <w:r w:rsidR="00017753">
        <w:rPr>
          <w:rFonts w:ascii="Arial" w:hAnsi="Arial" w:cs="Arial"/>
        </w:rPr>
        <w:t xml:space="preserve">)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w:t>
      </w:r>
      <w:r w:rsidR="00E555D6">
        <w:rPr>
          <w:rFonts w:ascii="Arial" w:hAnsi="Arial" w:cs="Arial"/>
        </w:rPr>
        <w:t xml:space="preserve">general circulation </w:t>
      </w:r>
      <w:r w:rsidR="003A1CA5">
        <w:rPr>
          <w:rFonts w:ascii="Arial" w:hAnsi="Arial" w:cs="Arial"/>
        </w:rPr>
        <w:t>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w:lastRenderedPageBreak/>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w:t>
      </w:r>
      <w:r w:rsidR="00CC2A40">
        <w:rPr>
          <w:rFonts w:ascii="Arial" w:hAnsi="Arial" w:cs="Arial"/>
        </w:rPr>
        <w:lastRenderedPageBreak/>
        <w:t xml:space="preserve">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whether abundance responses to the interactive effects of climate 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01694FC8"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3F9D5DF0" w:rsidR="002A5FDF" w:rsidRDefault="00AB7599" w:rsidP="002A5FDF">
      <w:pPr>
        <w:spacing w:line="480" w:lineRule="auto"/>
        <w:jc w:val="both"/>
        <w:rPr>
          <w:rFonts w:ascii="Arial" w:hAnsi="Arial" w:cs="Arial"/>
        </w:rPr>
      </w:pPr>
      <w:r w:rsidRPr="00AB7599">
        <w:rPr>
          <w:rFonts w:ascii="Arial" w:hAnsi="Arial" w:cs="Arial"/>
        </w:rPr>
        <w:lastRenderedPageBreak/>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p>
    <w:p w14:paraId="1AC7422D" w14:textId="727C95A6" w:rsidR="008D69EB" w:rsidRPr="00753BC4" w:rsidRDefault="00BE3C42" w:rsidP="008D69EB">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w:t>
      </w:r>
      <w:r w:rsidR="00EC1135">
        <w:rPr>
          <w:rFonts w:ascii="Arial" w:hAnsi="Arial" w:cs="Arial"/>
        </w:rPr>
        <w:t>To calculate this import risk for 2050, we multiplied the import flow of crop</w:t>
      </w:r>
      <w:r w:rsidR="00EC1135">
        <w:rPr>
          <w:rFonts w:ascii="Arial" w:hAnsi="Arial" w:cs="Arial"/>
        </w:rPr>
        <w:t>s</w:t>
      </w:r>
      <w:r w:rsidR="00EC1135">
        <w:rPr>
          <w:rFonts w:ascii="Arial" w:hAnsi="Arial" w:cs="Arial"/>
        </w:rPr>
        <w:t xml:space="preserve"> dependent on animal pollination from each producing country (as a </w:t>
      </w:r>
      <w:r w:rsidR="00A153B0">
        <w:rPr>
          <w:rFonts w:ascii="Arial" w:hAnsi="Arial" w:cs="Arial"/>
        </w:rPr>
        <w:t>proportion</w:t>
      </w:r>
      <w:r w:rsidR="00EC1135">
        <w:rPr>
          <w:rFonts w:ascii="Arial" w:hAnsi="Arial" w:cs="Arial"/>
        </w:rPr>
        <w:t xml:space="preserve"> of the total imported from all producers) by the total production at risk across all cells in the exporting country in 2050. For each importer, we summed this value across all exporters. </w:t>
      </w:r>
      <w:r w:rsidR="008D69EB">
        <w:rPr>
          <w:rFonts w:ascii="Arial" w:hAnsi="Arial" w:cs="Arial"/>
        </w:rPr>
        <w:t>Import risk for a given importer country (</w:t>
      </w:r>
      <w:r w:rsidR="008D69EB" w:rsidRPr="00753BC4">
        <w:rPr>
          <w:rFonts w:ascii="Arial" w:hAnsi="Arial" w:cs="Arial"/>
          <w:i/>
          <w:iCs/>
        </w:rPr>
        <w:t>I</w:t>
      </w:r>
      <w:r w:rsidR="008D69EB">
        <w:rPr>
          <w:rFonts w:ascii="Arial" w:hAnsi="Arial" w:cs="Arial"/>
        </w:rPr>
        <w:t>) at a given time (</w:t>
      </w:r>
      <w:proofErr w:type="spellStart"/>
      <w:r w:rsidR="008D69EB" w:rsidRPr="00EC6C81">
        <w:rPr>
          <w:rFonts w:ascii="Arial" w:hAnsi="Arial" w:cs="Arial"/>
          <w:i/>
          <w:iCs/>
        </w:rPr>
        <w:t>ImportRisk</w:t>
      </w:r>
      <w:r w:rsidR="008D69EB" w:rsidRPr="00EC6C81">
        <w:rPr>
          <w:rFonts w:ascii="Arial" w:hAnsi="Arial" w:cs="Arial"/>
          <w:i/>
          <w:iCs/>
          <w:vertAlign w:val="subscript"/>
        </w:rPr>
        <w:t>t</w:t>
      </w:r>
      <w:r w:rsidR="008D69EB">
        <w:rPr>
          <w:rFonts w:ascii="Arial" w:hAnsi="Arial" w:cs="Arial"/>
          <w:i/>
          <w:iCs/>
          <w:vertAlign w:val="subscript"/>
        </w:rPr>
        <w:t>I</w:t>
      </w:r>
      <w:proofErr w:type="spellEnd"/>
      <w:r w:rsidR="008D69EB">
        <w:rPr>
          <w:rFonts w:ascii="Arial" w:hAnsi="Arial" w:cs="Arial"/>
          <w:i/>
          <w:iCs/>
        </w:rPr>
        <w:t xml:space="preserve">) </w:t>
      </w:r>
      <w:r w:rsidR="008D69EB" w:rsidRPr="00EC6C81">
        <w:rPr>
          <w:rFonts w:ascii="Arial" w:hAnsi="Arial" w:cs="Arial"/>
        </w:rPr>
        <w:t xml:space="preserve">is </w:t>
      </w:r>
      <w:r w:rsidR="00EC1135">
        <w:rPr>
          <w:rFonts w:ascii="Arial" w:hAnsi="Arial" w:cs="Arial"/>
        </w:rPr>
        <w:t xml:space="preserve">therefore </w:t>
      </w:r>
      <w:r w:rsidR="008D69EB" w:rsidRPr="00EC6C81">
        <w:rPr>
          <w:rFonts w:ascii="Arial" w:hAnsi="Arial" w:cs="Arial"/>
        </w:rPr>
        <w:t>calculated as</w:t>
      </w:r>
      <w:r w:rsidR="008D69EB">
        <w:rPr>
          <w:rFonts w:ascii="Arial" w:hAnsi="Arial" w:cs="Arial"/>
          <w:i/>
          <w:iCs/>
        </w:rPr>
        <w:t xml:space="preserve"> </w:t>
      </w:r>
    </w:p>
    <w:p w14:paraId="69426F1E" w14:textId="77777777" w:rsidR="008D69EB" w:rsidRDefault="008D69EB" w:rsidP="008D69EB">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E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E= </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sup>
            <m:e>
              <m:sSub>
                <m:sSubPr>
                  <m:ctrlPr>
                    <w:rPr>
                      <w:rFonts w:ascii="Cambria Math" w:hAnsi="Cambria Math" w:cs="Arial"/>
                      <w:i/>
                    </w:rPr>
                  </m:ctrlPr>
                </m:sSubPr>
                <m:e>
                  <m:r>
                    <w:rPr>
                      <w:rFonts w:ascii="Cambria Math" w:hAnsi="Cambria Math" w:cs="Arial"/>
                    </w:rPr>
                    <m:t>ProdRisk</m:t>
                  </m:r>
                </m:e>
                <m:sub>
                  <m:r>
                    <w:rPr>
                      <w:rFonts w:ascii="Cambria Math" w:hAnsi="Cambria Math" w:cs="Arial"/>
                    </w:rPr>
                    <m:t>tE</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E</m:t>
                  </m:r>
                </m:sub>
              </m:sSub>
            </m:e>
          </m:nary>
        </m:oMath>
      </m:oMathPara>
    </w:p>
    <w:p w14:paraId="34ADC9A3" w14:textId="1F05AD39" w:rsidR="008D69EB" w:rsidRDefault="008D69EB" w:rsidP="008D69EB">
      <w:pPr>
        <w:spacing w:line="480" w:lineRule="auto"/>
        <w:jc w:val="both"/>
        <w:rPr>
          <w:rFonts w:ascii="Arial" w:hAnsi="Arial" w:cs="Arial"/>
        </w:rPr>
      </w:pPr>
      <w:r>
        <w:rPr>
          <w:rFonts w:ascii="Arial" w:hAnsi="Arial" w:cs="Arial"/>
        </w:rPr>
        <w:t xml:space="preserve">where </w:t>
      </w:r>
      <w:r>
        <w:rPr>
          <w:rFonts w:ascii="Arial" w:hAnsi="Arial" w:cs="Arial"/>
          <w:i/>
          <w:iCs/>
        </w:rPr>
        <w:t>P</w:t>
      </w:r>
      <w:r w:rsidRPr="004519D7">
        <w:rPr>
          <w:rFonts w:ascii="Arial" w:hAnsi="Arial" w:cs="Arial"/>
          <w:i/>
          <w:iCs/>
          <w:vertAlign w:val="subscript"/>
        </w:rPr>
        <w:t>E</w:t>
      </w:r>
      <w:r>
        <w:rPr>
          <w:rFonts w:ascii="Arial" w:hAnsi="Arial" w:cs="Arial"/>
        </w:rPr>
        <w:t xml:space="preserve"> is the proportional flow between country </w:t>
      </w:r>
      <w:r w:rsidRPr="004519D7">
        <w:rPr>
          <w:rFonts w:ascii="Arial" w:hAnsi="Arial" w:cs="Arial"/>
          <w:i/>
          <w:iCs/>
        </w:rPr>
        <w:t>E</w:t>
      </w:r>
      <w:r>
        <w:rPr>
          <w:rFonts w:ascii="Arial" w:hAnsi="Arial" w:cs="Arial"/>
        </w:rPr>
        <w:t xml:space="preserve"> and </w:t>
      </w:r>
      <w:r w:rsidRPr="004519D7">
        <w:rPr>
          <w:rFonts w:ascii="Arial" w:hAnsi="Arial" w:cs="Arial"/>
          <w:i/>
          <w:iCs/>
        </w:rPr>
        <w:t>I</w:t>
      </w:r>
      <w:r>
        <w:rPr>
          <w:rFonts w:ascii="Arial" w:hAnsi="Arial" w:cs="Arial"/>
        </w:rPr>
        <w:t xml:space="preserve"> and </w:t>
      </w:r>
      <w:r w:rsidRPr="004519D7">
        <w:rPr>
          <w:rFonts w:ascii="Arial" w:hAnsi="Arial" w:cs="Arial"/>
          <w:i/>
          <w:iCs/>
        </w:rPr>
        <w:t>N</w:t>
      </w:r>
      <w:r w:rsidRPr="004519D7">
        <w:rPr>
          <w:rFonts w:ascii="Arial" w:hAnsi="Arial" w:cs="Arial"/>
          <w:i/>
          <w:iCs/>
          <w:vertAlign w:val="subscript"/>
        </w:rPr>
        <w:t>E</w:t>
      </w:r>
      <w:r>
        <w:rPr>
          <w:rFonts w:ascii="Arial" w:hAnsi="Arial" w:cs="Arial"/>
        </w:rPr>
        <w:t xml:space="preserve"> is the total number of exporters to country </w:t>
      </w:r>
      <w:r w:rsidRPr="004519D7">
        <w:rPr>
          <w:rFonts w:ascii="Arial" w:hAnsi="Arial" w:cs="Arial"/>
          <w:i/>
          <w:iCs/>
        </w:rPr>
        <w:t>I</w:t>
      </w:r>
      <w:r>
        <w:rPr>
          <w:rFonts w:ascii="Arial" w:hAnsi="Arial" w:cs="Arial"/>
          <w:i/>
          <w:iCs/>
        </w:rPr>
        <w:t xml:space="preserve">. </w:t>
      </w:r>
      <w:r w:rsidRPr="004519D7">
        <w:rPr>
          <w:rFonts w:ascii="Arial" w:hAnsi="Arial" w:cs="Arial"/>
        </w:rPr>
        <w:t>So for example</w:t>
      </w:r>
      <w:r>
        <w:rPr>
          <w:rFonts w:ascii="Arial" w:hAnsi="Arial" w:cs="Arial"/>
        </w:rPr>
        <w:t xml:space="preserve">, </w:t>
      </w:r>
      <w:r w:rsidR="00EC1135">
        <w:rPr>
          <w:rFonts w:ascii="Arial" w:hAnsi="Arial" w:cs="Arial"/>
        </w:rPr>
        <w:t>if</w:t>
      </w:r>
      <w:r>
        <w:rPr>
          <w:rFonts w:ascii="Arial" w:hAnsi="Arial" w:cs="Arial"/>
        </w:rPr>
        <w:t xml:space="preserve"> one importer receives 20% of one countries exports, 20% of another, and 10% of a third, and each of those countries has a local production risk</w:t>
      </w:r>
      <w:r>
        <w:rPr>
          <w:rFonts w:ascii="Arial" w:hAnsi="Arial" w:cs="Arial"/>
        </w:rPr>
        <w:t xml:space="preserve"> at time</w:t>
      </w:r>
      <w:r w:rsidRPr="008D69EB">
        <w:rPr>
          <w:rFonts w:ascii="Arial" w:hAnsi="Arial" w:cs="Arial"/>
          <w:i/>
          <w:iCs/>
        </w:rPr>
        <w:t xml:space="preserve"> t</w:t>
      </w:r>
      <w:r>
        <w:rPr>
          <w:rFonts w:ascii="Arial" w:hAnsi="Arial" w:cs="Arial"/>
        </w:rPr>
        <w:t xml:space="preserve"> of 100 tonnes, 200 tonnes, and 500 tonnes, </w:t>
      </w:r>
      <w:proofErr w:type="spellStart"/>
      <w:r w:rsidRPr="00EC6C81">
        <w:rPr>
          <w:rFonts w:ascii="Arial" w:hAnsi="Arial" w:cs="Arial"/>
          <w:i/>
          <w:iCs/>
        </w:rPr>
        <w:t>ImportRisk</w:t>
      </w:r>
      <w:r w:rsidRPr="00EC6C81">
        <w:rPr>
          <w:rFonts w:ascii="Arial" w:hAnsi="Arial" w:cs="Arial"/>
          <w:i/>
          <w:iCs/>
          <w:vertAlign w:val="subscript"/>
        </w:rPr>
        <w:t>t</w:t>
      </w:r>
      <w:r>
        <w:rPr>
          <w:rFonts w:ascii="Arial" w:hAnsi="Arial" w:cs="Arial"/>
          <w:i/>
          <w:iCs/>
          <w:vertAlign w:val="subscript"/>
        </w:rPr>
        <w:t>I</w:t>
      </w:r>
      <w:proofErr w:type="spellEnd"/>
      <w:r>
        <w:rPr>
          <w:rFonts w:ascii="Arial" w:hAnsi="Arial" w:cs="Arial"/>
          <w:i/>
          <w:iCs/>
          <w:vertAlign w:val="subscript"/>
        </w:rPr>
        <w:t xml:space="preserve"> </w:t>
      </w:r>
      <w:r w:rsidRPr="008D69EB">
        <w:rPr>
          <w:rFonts w:ascii="Arial" w:hAnsi="Arial" w:cs="Arial"/>
        </w:rPr>
        <w:t>will be</w:t>
      </w:r>
    </w:p>
    <w:p w14:paraId="6F3D392C" w14:textId="44C0489F" w:rsidR="008D69EB" w:rsidRPr="00EC1135" w:rsidRDefault="008D69EB" w:rsidP="00EC1135">
      <w:pPr>
        <w:jc w:val="both"/>
        <w:rPr>
          <w:rFonts w:ascii="Arial" w:hAnsi="Arial" w:cs="Arial"/>
        </w:rPr>
      </w:pPr>
      <w:r>
        <w:rPr>
          <w:rFonts w:ascii="Arial" w:hAnsi="Arial" w:cs="Arial"/>
        </w:rPr>
        <w:br/>
      </w: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 (100*0.2)+</m:t>
          </m:r>
          <m:d>
            <m:dPr>
              <m:ctrlPr>
                <w:rPr>
                  <w:rFonts w:ascii="Cambria Math" w:hAnsi="Cambria Math" w:cs="Arial"/>
                  <w:i/>
                </w:rPr>
              </m:ctrlPr>
            </m:dPr>
            <m:e>
              <m:r>
                <w:rPr>
                  <w:rFonts w:ascii="Cambria Math" w:hAnsi="Cambria Math" w:cs="Arial"/>
                </w:rPr>
                <m:t>200*0.2</m:t>
              </m:r>
            </m:e>
          </m:d>
          <m:r>
            <w:rPr>
              <w:rFonts w:ascii="Cambria Math" w:hAnsi="Cambria Math" w:cs="Arial"/>
            </w:rPr>
            <m:t>+(500*0.1)</m:t>
          </m:r>
        </m:oMath>
      </m:oMathPara>
    </w:p>
    <w:p w14:paraId="1FAED0CF" w14:textId="77777777" w:rsidR="00EC1135" w:rsidRDefault="00EC1135" w:rsidP="00EC1135">
      <w:pPr>
        <w:jc w:val="both"/>
        <w:rPr>
          <w:rFonts w:ascii="Arial" w:hAnsi="Arial" w:cs="Arial"/>
        </w:rPr>
      </w:pPr>
    </w:p>
    <w:p w14:paraId="3D3805A1" w14:textId="6B3B8F01" w:rsidR="007F00BA" w:rsidRDefault="00A94D69" w:rsidP="003A1CA5">
      <w:pPr>
        <w:spacing w:line="480" w:lineRule="auto"/>
        <w:jc w:val="both"/>
        <w:rPr>
          <w:rFonts w:ascii="Arial" w:hAnsi="Arial" w:cs="Arial"/>
        </w:rPr>
      </w:pPr>
      <w:r>
        <w:rPr>
          <w:rFonts w:ascii="Arial" w:hAnsi="Arial" w:cs="Arial"/>
        </w:rPr>
        <w:t xml:space="preserve">We defined this value as the overall import risk, which we then </w:t>
      </w:r>
      <w:r w:rsidR="00906F80">
        <w:rPr>
          <w:rFonts w:ascii="Arial" w:hAnsi="Arial" w:cs="Arial"/>
        </w:rPr>
        <w:t>divided by total</w:t>
      </w:r>
      <w:r>
        <w:rPr>
          <w:rFonts w:ascii="Arial" w:hAnsi="Arial" w:cs="Arial"/>
        </w:rPr>
        <w:t xml:space="preserve"> population size </w:t>
      </w:r>
      <w:r w:rsidR="002B16E3">
        <w:rPr>
          <w:rFonts w:ascii="Arial" w:hAnsi="Arial" w:cs="Arial"/>
        </w:rPr>
        <w:t xml:space="preserve">of each country </w:t>
      </w:r>
      <w:r>
        <w:rPr>
          <w:rFonts w:ascii="Arial" w:hAnsi="Arial" w:cs="Arial"/>
        </w:rPr>
        <w:t>to give a per</w:t>
      </w:r>
      <w:r w:rsidR="00906F80">
        <w:rPr>
          <w:rFonts w:ascii="Arial" w:hAnsi="Arial" w:cs="Arial"/>
        </w:rPr>
        <w:t>-</w:t>
      </w:r>
      <w:r>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18187BCA" w14:textId="77777777" w:rsidR="00EC1135" w:rsidRDefault="00EC1135" w:rsidP="001C47DE">
      <w:pPr>
        <w:tabs>
          <w:tab w:val="right" w:pos="9026"/>
        </w:tabs>
        <w:spacing w:line="480" w:lineRule="auto"/>
        <w:jc w:val="both"/>
        <w:rPr>
          <w:rFonts w:ascii="Arial" w:hAnsi="Arial" w:cs="Arial"/>
          <w:b/>
          <w:bCs/>
          <w:sz w:val="28"/>
          <w:szCs w:val="28"/>
        </w:rPr>
      </w:pPr>
    </w:p>
    <w:p w14:paraId="5786B2AA" w14:textId="108D4EE6"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39FC1912" w14:textId="77777777" w:rsidR="004C4AA0" w:rsidRDefault="004C4AA0" w:rsidP="004C4AA0">
      <w:r>
        <w:rPr>
          <w:noProof/>
        </w:rPr>
        <w:lastRenderedPageBreak/>
        <w:drawing>
          <wp:anchor distT="0" distB="0" distL="114300" distR="114300" simplePos="0" relativeHeight="251682816" behindDoc="1" locked="0" layoutInCell="1" allowOverlap="1" wp14:anchorId="095D64EB" wp14:editId="5EF546CA">
            <wp:simplePos x="0" y="0"/>
            <wp:positionH relativeFrom="margin">
              <wp:align>center</wp:align>
            </wp:positionH>
            <wp:positionV relativeFrom="paragraph">
              <wp:posOffset>324485</wp:posOffset>
            </wp:positionV>
            <wp:extent cx="5821680" cy="4375150"/>
            <wp:effectExtent l="0" t="0" r="7620" b="6350"/>
            <wp:wrapTight wrapText="bothSides">
              <wp:wrapPolygon edited="0">
                <wp:start x="0" y="0"/>
                <wp:lineTo x="0" y="21537"/>
                <wp:lineTo x="21558" y="21537"/>
                <wp:lineTo x="21558" y="0"/>
                <wp:lineTo x="0" y="0"/>
              </wp:wrapPolygon>
            </wp:wrapTight>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21680" cy="4375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5A8E46" w14:textId="77777777" w:rsidR="004C4AA0" w:rsidRDefault="004C4AA0" w:rsidP="004C4AA0">
      <w:pPr>
        <w:tabs>
          <w:tab w:val="left" w:pos="2430"/>
        </w:tabs>
        <w:rPr>
          <w:noProof/>
        </w:rPr>
      </w:pP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1F244E5D"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w:t>
      </w:r>
      <w:r w:rsidR="00E555D6">
        <w:rPr>
          <w:rFonts w:ascii="Arial" w:hAnsi="Arial" w:cs="Arial"/>
        </w:rPr>
        <w:t xml:space="preserve">general circulation </w:t>
      </w:r>
      <w:r w:rsidRPr="00DD0175">
        <w:rPr>
          <w:rFonts w:ascii="Arial" w:hAnsi="Arial" w:cs="Arial"/>
        </w:rPr>
        <w:t>climate models, or dropping each climate model in turn</w:t>
      </w:r>
      <w:r w:rsidR="00E555D6">
        <w:rPr>
          <w:rFonts w:ascii="Arial" w:hAnsi="Arial" w:cs="Arial"/>
        </w:rPr>
        <w:t xml:space="preserve"> (GFDL, HadGEM2, IPSL, and MIROC5)</w:t>
      </w:r>
      <w:r w:rsidRPr="00DD0175">
        <w:rPr>
          <w:rFonts w:ascii="Arial" w:hAnsi="Arial" w:cs="Arial"/>
        </w:rPr>
        <w:t xml:space="preserve">.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4D668AD" w14:textId="307A63E7" w:rsidR="003C2D30" w:rsidRDefault="003C2D30" w:rsidP="00273FEA">
      <w:pPr>
        <w:spacing w:line="480" w:lineRule="auto"/>
        <w:jc w:val="both"/>
        <w:rPr>
          <w:rFonts w:ascii="Arial" w:hAnsi="Arial" w:cs="Arial"/>
        </w:rPr>
      </w:pPr>
    </w:p>
    <w:p w14:paraId="4FA8557E" w14:textId="77777777" w:rsidR="003C2D30" w:rsidRDefault="003C2D30" w:rsidP="003C2D30">
      <w:pPr>
        <w:ind w:firstLine="720"/>
      </w:pPr>
      <w:r>
        <w:rPr>
          <w:noProof/>
        </w:rPr>
        <w:drawing>
          <wp:anchor distT="0" distB="0" distL="114300" distR="114300" simplePos="0" relativeHeight="251696128" behindDoc="1" locked="0" layoutInCell="1" allowOverlap="1" wp14:anchorId="690B3CB0" wp14:editId="6F24125D">
            <wp:simplePos x="0" y="0"/>
            <wp:positionH relativeFrom="margin">
              <wp:align>center</wp:align>
            </wp:positionH>
            <wp:positionV relativeFrom="paragraph">
              <wp:posOffset>196850</wp:posOffset>
            </wp:positionV>
            <wp:extent cx="6097905" cy="4599940"/>
            <wp:effectExtent l="0" t="0" r="0" b="0"/>
            <wp:wrapTight wrapText="bothSides">
              <wp:wrapPolygon edited="0">
                <wp:start x="0" y="0"/>
                <wp:lineTo x="0" y="21469"/>
                <wp:lineTo x="21526" y="21469"/>
                <wp:lineTo x="21526" y="0"/>
                <wp:lineTo x="0" y="0"/>
              </wp:wrapPolygon>
            </wp:wrapTight>
            <wp:docPr id="24" name="Picture 2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calendar&#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516" r="11921"/>
                    <a:stretch/>
                  </pic:blipFill>
                  <pic:spPr bwMode="auto">
                    <a:xfrm>
                      <a:off x="0" y="0"/>
                      <a:ext cx="6097905" cy="45999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51985">
        <w:t xml:space="preserve"> </w:t>
      </w:r>
    </w:p>
    <w:p w14:paraId="07E4A143" w14:textId="324C115E" w:rsidR="003C2D30" w:rsidRPr="00102D43" w:rsidRDefault="003C2D30" w:rsidP="003C2D3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7</w:t>
      </w:r>
      <w:r>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17"/>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37217CC4"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w:t>
      </w:r>
      <w:r w:rsidR="00F7410F">
        <w:rPr>
          <w:rFonts w:ascii="Arial" w:hAnsi="Arial" w:cs="Arial"/>
        </w:rPr>
        <w:t xml:space="preserve">as a proportion of </w:t>
      </w:r>
      <w:r w:rsidR="00DC48D2" w:rsidRPr="005E6CE7">
        <w:rPr>
          <w:rFonts w:ascii="Arial" w:hAnsi="Arial" w:cs="Arial"/>
        </w:rPr>
        <w:t xml:space="preserve">GDP, calculated from 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020475A9" w:rsidR="003F5AB2" w:rsidRDefault="003F5AB2" w:rsidP="00083270"/>
    <w:p w14:paraId="00227A50" w14:textId="45BAFF18" w:rsidR="00C745FC" w:rsidRDefault="00C745FC" w:rsidP="00083270"/>
    <w:p w14:paraId="31D916C1" w14:textId="704AA7ED" w:rsidR="00C745FC" w:rsidRDefault="00C745FC" w:rsidP="00083270"/>
    <w:p w14:paraId="7B1929AD" w14:textId="0F60D859" w:rsidR="00C745FC" w:rsidRDefault="00C745FC" w:rsidP="00083270"/>
    <w:p w14:paraId="1158839C" w14:textId="0BBDB0C5" w:rsidR="00C745FC" w:rsidRDefault="00C745FC" w:rsidP="00083270"/>
    <w:p w14:paraId="073338C8" w14:textId="53160182" w:rsidR="00C745FC" w:rsidRDefault="00C745FC" w:rsidP="00083270"/>
    <w:p w14:paraId="0E44C28E" w14:textId="7EE86B64" w:rsidR="00C745FC" w:rsidRDefault="00C745FC" w:rsidP="00083270"/>
    <w:p w14:paraId="356CE92B" w14:textId="2E39EA9E" w:rsidR="00C745FC" w:rsidRDefault="00C745FC" w:rsidP="00083270"/>
    <w:p w14:paraId="7EEA7A9F" w14:textId="53EF2B7F" w:rsidR="00C745FC" w:rsidRPr="00C745FC" w:rsidRDefault="00C745FC" w:rsidP="00C745FC">
      <w:pPr>
        <w:spacing w:line="480" w:lineRule="auto"/>
        <w:rPr>
          <w:rFonts w:ascii="Arial" w:hAnsi="Arial" w:cs="Arial"/>
          <w:b/>
          <w:bCs/>
        </w:rPr>
      </w:pPr>
      <w:r w:rsidRPr="00C745FC">
        <w:rPr>
          <w:rFonts w:ascii="Arial" w:hAnsi="Arial" w:cs="Arial"/>
          <w:b/>
          <w:bCs/>
          <w:noProof/>
        </w:rPr>
        <w:drawing>
          <wp:anchor distT="0" distB="0" distL="114300" distR="114300" simplePos="0" relativeHeight="251701248" behindDoc="1" locked="0" layoutInCell="1" allowOverlap="1" wp14:anchorId="42F1FA22" wp14:editId="598648D1">
            <wp:simplePos x="0" y="0"/>
            <wp:positionH relativeFrom="column">
              <wp:posOffset>0</wp:posOffset>
            </wp:positionH>
            <wp:positionV relativeFrom="paragraph">
              <wp:posOffset>635</wp:posOffset>
            </wp:positionV>
            <wp:extent cx="5731510" cy="4304665"/>
            <wp:effectExtent l="0" t="0" r="2540" b="635"/>
            <wp:wrapTight wrapText="bothSides">
              <wp:wrapPolygon edited="0">
                <wp:start x="0" y="0"/>
                <wp:lineTo x="0" y="21508"/>
                <wp:lineTo x="21538" y="21508"/>
                <wp:lineTo x="21538"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304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5FC">
        <w:rPr>
          <w:rFonts w:ascii="Arial" w:hAnsi="Arial" w:cs="Arial"/>
          <w:b/>
          <w:bCs/>
        </w:rPr>
        <w:t>Figure S14.</w:t>
      </w:r>
      <w:r>
        <w:rPr>
          <w:rFonts w:ascii="Arial" w:hAnsi="Arial" w:cs="Arial"/>
          <w:b/>
          <w:bCs/>
        </w:rPr>
        <w:t xml:space="preserve"> </w:t>
      </w:r>
      <w:r>
        <w:rPr>
          <w:rFonts w:ascii="Arial" w:hAnsi="Arial" w:cs="Arial"/>
        </w:rPr>
        <w:t>S</w:t>
      </w:r>
      <w:r w:rsidRPr="00C745FC">
        <w:rPr>
          <w:rFonts w:ascii="Arial" w:hAnsi="Arial" w:cs="Arial"/>
        </w:rPr>
        <w:t xml:space="preserve">patial distribution of the sites in </w:t>
      </w:r>
      <w:r>
        <w:rPr>
          <w:rFonts w:ascii="Arial" w:hAnsi="Arial" w:cs="Arial"/>
        </w:rPr>
        <w:t xml:space="preserve">the </w:t>
      </w:r>
      <w:r w:rsidRPr="00C745FC">
        <w:rPr>
          <w:rFonts w:ascii="Arial" w:hAnsi="Arial" w:cs="Arial"/>
        </w:rPr>
        <w:t xml:space="preserve">PREDICTS </w:t>
      </w:r>
      <w:r>
        <w:rPr>
          <w:rFonts w:ascii="Arial" w:hAnsi="Arial" w:cs="Arial"/>
        </w:rPr>
        <w:t xml:space="preserve">database </w:t>
      </w:r>
      <w:r w:rsidRPr="00C745FC">
        <w:rPr>
          <w:rFonts w:ascii="Arial" w:hAnsi="Arial" w:cs="Arial"/>
        </w:rPr>
        <w:t xml:space="preserve">for both pollinating </w:t>
      </w:r>
      <w:r>
        <w:rPr>
          <w:rFonts w:ascii="Arial" w:hAnsi="Arial" w:cs="Arial"/>
        </w:rPr>
        <w:t xml:space="preserve">(A and C) </w:t>
      </w:r>
      <w:r w:rsidRPr="00C745FC">
        <w:rPr>
          <w:rFonts w:ascii="Arial" w:hAnsi="Arial" w:cs="Arial"/>
        </w:rPr>
        <w:t>and non-pollinating insects</w:t>
      </w:r>
      <w:r>
        <w:rPr>
          <w:rFonts w:ascii="Arial" w:hAnsi="Arial" w:cs="Arial"/>
        </w:rPr>
        <w:t xml:space="preserve"> (B and D). Panel (A) and (B) are for the distribution of sites among primary vegetation and cropland sites in PREDICTS, whereas (C) and (D) are for the standardised temperature anomaly for each site.</w:t>
      </w:r>
    </w:p>
    <w:p w14:paraId="392CAE2A" w14:textId="02225A20" w:rsidR="00C745FC" w:rsidRDefault="00C745FC" w:rsidP="00083270"/>
    <w:p w14:paraId="7AE8416F" w14:textId="77777777" w:rsidR="00C745FC" w:rsidRDefault="00C745FC" w:rsidP="00083270"/>
    <w:p w14:paraId="27C54DEC" w14:textId="0755ACCD" w:rsidR="003F5AB2" w:rsidRDefault="003F5AB2" w:rsidP="00083270"/>
    <w:p w14:paraId="7CD2EEC3" w14:textId="431EBB2E" w:rsidR="00C745FC" w:rsidRDefault="00C745FC" w:rsidP="00083270"/>
    <w:p w14:paraId="0CFFB5CC" w14:textId="48EDFDAB" w:rsidR="00C745FC" w:rsidRDefault="00C745FC" w:rsidP="00083270"/>
    <w:p w14:paraId="6D29698D" w14:textId="77777777" w:rsidR="00C745FC" w:rsidRDefault="00C745FC" w:rsidP="00083270"/>
    <w:p w14:paraId="7642C2C9" w14:textId="7A377EC5" w:rsidR="003F5AB2" w:rsidRDefault="003F5AB2" w:rsidP="00083270"/>
    <w:p w14:paraId="3E073F2E" w14:textId="370FAC0A"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B3519A" w:rsidP="00F90B9D">
      <w:pPr>
        <w:spacing w:line="480" w:lineRule="auto"/>
        <w:jc w:val="both"/>
        <w:rPr>
          <w:rFonts w:ascii="Arial" w:hAnsi="Arial" w:cs="Arial"/>
          <w:b/>
          <w:bCs/>
        </w:rPr>
      </w:pP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0003E21F"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r w:rsidR="00E555D6">
        <w:rPr>
          <w:rFonts w:ascii="Arial" w:hAnsi="Arial" w:cs="Arial"/>
        </w:rPr>
        <w:t xml:space="preserve"> ‘</w:t>
      </w:r>
      <w:proofErr w:type="spellStart"/>
      <w:r w:rsidR="00E555D6">
        <w:rPr>
          <w:rFonts w:ascii="Arial" w:hAnsi="Arial" w:cs="Arial"/>
        </w:rPr>
        <w:t>Monfreda</w:t>
      </w:r>
      <w:proofErr w:type="spellEnd"/>
      <w:r w:rsidR="00E555D6">
        <w:rPr>
          <w:rFonts w:ascii="Arial" w:hAnsi="Arial" w:cs="Arial"/>
        </w:rPr>
        <w:t xml:space="preserve"> crop group’ is the exact string used in </w:t>
      </w:r>
      <w:r w:rsidR="00E555D6" w:rsidRPr="003F5AB2">
        <w:rPr>
          <w:rFonts w:ascii="Arial" w:hAnsi="Arial" w:cs="Arial"/>
        </w:rPr>
        <w:fldChar w:fldCharType="begin"/>
      </w:r>
      <w:r w:rsidR="00E555D6"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E555D6" w:rsidRPr="003F5AB2">
        <w:rPr>
          <w:rFonts w:ascii="Cambria Math" w:hAnsi="Cambria Math" w:cs="Cambria Math"/>
        </w:rPr>
        <w:instrText>∼</w:instrText>
      </w:r>
      <w:r w:rsidR="00E555D6"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E555D6" w:rsidRPr="003F5AB2">
        <w:rPr>
          <w:rFonts w:ascii="Cambria Math" w:hAnsi="Cambria Math" w:cs="Cambria Math"/>
        </w:rPr>
        <w:instrText>∼</w:instrText>
      </w:r>
      <w:r w:rsidR="00E555D6"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E555D6" w:rsidRPr="003F5AB2">
        <w:rPr>
          <w:rFonts w:ascii="Arial" w:hAnsi="Arial" w:cs="Arial"/>
        </w:rPr>
        <w:fldChar w:fldCharType="separate"/>
      </w:r>
      <w:r w:rsidR="00E555D6" w:rsidRPr="003F5AB2">
        <w:rPr>
          <w:rFonts w:ascii="Arial" w:hAnsi="Arial" w:cs="Arial"/>
          <w:szCs w:val="24"/>
        </w:rPr>
        <w:t>(</w:t>
      </w:r>
      <w:r w:rsidR="00E555D6" w:rsidRPr="003F5AB2">
        <w:rPr>
          <w:rFonts w:ascii="Arial" w:hAnsi="Arial" w:cs="Arial"/>
          <w:i/>
          <w:iCs/>
          <w:szCs w:val="24"/>
        </w:rPr>
        <w:t>18</w:t>
      </w:r>
      <w:r w:rsidR="00E555D6" w:rsidRPr="003F5AB2">
        <w:rPr>
          <w:rFonts w:ascii="Arial" w:hAnsi="Arial" w:cs="Arial"/>
          <w:szCs w:val="24"/>
        </w:rPr>
        <w:t>)</w:t>
      </w:r>
      <w:r w:rsidR="00E555D6" w:rsidRPr="003F5AB2">
        <w:rPr>
          <w:rFonts w:ascii="Arial" w:hAnsi="Arial" w:cs="Arial"/>
        </w:rPr>
        <w:fldChar w:fldCharType="end"/>
      </w:r>
      <w:r w:rsidR="00E555D6">
        <w:rPr>
          <w:rFonts w:ascii="Arial" w:hAnsi="Arial" w:cs="Arial"/>
        </w:rPr>
        <w:t xml:space="preserve"> for each crop raster layer.</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Contu, S. L. L. Hill, I. Lysenko, A. De Palma, H. R. P. Phillips, R. A. Senior, D. J. Bennett, H. Booth, A. Choimes, D. L. P. Correia, J. Day, S. Echeverría-Londoño, M. Garon, M. L. K. Harrison, D. J. Ingram, M. Jung, V. Kemp, L. Kirkpatrick, C. D. Martin, Y. Pan, H. J. White, J. Aben, S. Abrahamczyk, G. B. Adum, V. Aguilar-Barquero, M. A. Aizen, M. Ancrenaz, E. Arbeláez-Cortés, I. Armbrecht, B. Azhar, A. B. Azpiroz, L. Baeten, A. Báldi, J. E. Banks, J. Barlow, P. Batáry, A. J. Bates, E. M. Bayne, P. Beja, Å. Berg, N. J. Berry, J. E. Bicknell, J. H. Bihn, K. Böhning-Gaese, T. Boekhout, C. Boutin, J. Bouyer, F. Q. Brearley, I. Brito, J. Brunet, G. Buczkowski, E. Buscardo, J. Cabra-García, M. Calviño-Cancela, S. A. Cameron, E. M. Cancello, T. F. Carrijo, A. L. Carvalho, H. Castro, A. A. Castro-Luna, R. Cerda, A. Cerezo, M. Chauvat, F. M. Clarke, D. F. R. Cleary, S. P. Connop, B. D’Aniello, P. G. da Silva, B. Darvill, J. Dauber, A. Dejean, T. Diekötter, Y. Dominguez-Haydar, C. F. Dormann, B. Dumont, S. G. Dures, M. Dynesius, L. Edenius, Z. Elek, M. H. Entling, N. Farwig, T. M. Fayle, A. Felicioli, A. M. Felton, G. F. Ficetola, B. K. C. Filgueiras, S. J. Fonte, L. H. Fraser, D. Fukuda, D. Furlani, J. U. Ganzhorn, J. G. Garden, C. Gheler-Costa, P. Giordani, S. Giordano, M. S. Gottschalk, D. Goulson, A. D. Gove, J. Grogan, M. E. Hanley, T. Hanson, N. R. Hashim, J. E. Hawes, C. Hébert, A. J. Helden, J.-A. Henden, L. Hernández, F. Herzog, D. Higuera-Diaz, B. Hilje, F. G. Horgan, R. Horváth, K. Hylander, P. Isaacs-Cubides, M. Ishitani, C. T. Jacobs, V. J. Jaramillo, B. Jauker, M. Jonsell, T. S. Jung, V. Kapoor, V. Kati, E. Katovai, M. Kessler, E. Knop, A. Kolb, Á. Kőrösi, T. Lachat, V. Lantschner, V. Le Féon, G. LeBuhn, J.-P. Légaré, S. G. Letcher, N. A. Littlewood, C. A. López-Quintero, M. Louhaichi, G. L. Lövei, M. E. Lucas-Borja, V. H. Luja, K. Maeto, T. Magura, N. A. Mallari, E. Marin-Spiotta, E. J. P. Marshall, E. Martínez, M. M. Mayfield, G. Mikusinski, J. C. Milder, J. R. Miller, C. L. Morales, M. N. Muchane, M. Muchane, R. Naidoo, A. Nakamura, S. Naoe, G. Nates-Parra, D. A. Navarrete Gutierrez, E. L. Neuschulz, N. Noreika, O. Norfolk, J. A. Noriega, N. M. Nöske, N. O’Dea, W. Oduro, C. Ofori-Boateng, C. O. Oke, L. M. Osgathorpe, J. Paritsis, A. Parra-H, N. Pelegrin, C. A. Peres, A. S. Persson, T. Petanidou, B. Phalan, T. K. Philips, K. Poveda, E. F. Power, S. J. Presley, V. Proença, M. Quaranta, C. Quintero, N. A. Redpath-Downing, J. L. Reid, Y. T. Reis, D. B. Ribeiro, B. A. Richardson, M. J. Richardson, C. A. Robles, J. Römbke, L. P. Romero-Duque, L. Rosselli, S. J. Rossiter, T. H. Roulston, L. Rousseau, J. P. Sadler, S. Sáfián, R. A. Saldaña-Vázquez, U. Samnegård, C. Schüepp, O. Schweiger, J. L. Sedlock, G. Shahabuddin, D. Sheil, F. A. B. Silva, E. M. Slade, A. H. Smith-Pardo, N. S. Sodhi, E. J. Somarriba, R. A. Sosa, J. C. Stout, M. J. Struebig, Y.-H. Sung, C. G. Threlfall, R. Tonietto, B. Tóthmérész, T. Tscharntke, E. C. Turner, J. M. Tylianakis, A. J. Vanbergen, K. Vassilev, H. A. F. Verboven, C. H. Vergara, P. M. Vergara, J. Verhulst, T. R. Walker, Y. Wang, J. I. Watling, K. Wells, C. D. Williams, M. R. Willig, J. C. Z. Woinarski, J. H. D. Wolf, B. A. Woodcock, D. W. Yu, A. S. Zaitsev, B. Collen, R. M. Ewers, G. M. Mace, D. W. Purves, J. P. W. Scharlemann,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L. N. Hudson, T. Newbold, S. Contu, S. L. L. Hill, I. Lysenko, A. De Palma, H. R. P. Phillips, T. I. Alhusseini, F. E. Bedford, D. J. Bennett, H. Booth, V. J. Burton, C. W. T. Chng, A. Choimes, D. L. P. Correia, J. Day, S. Echeverría-Londoño, S. R. Emerson, D. Gao, M. Garon, M. L. K. Harrison, D. J. Ingram, M. Jung, V. Kemp, L. Kirkpatrick, C. D. Martin, Y. Pan, G. D. Pask-Hale, E. L. Pynegar, A. N. Robinson, K. Sanchez-Ortiz, R. A. Senior, B. I. Simmons, H. J. White, H. Zhang, J. Aben, S. Abrahamczyk, G. B. Adum, V. Aguilar-Barquero, M. A. Aizen, B. Albertos, E. L. Alcala, M. del Mar Alguacil, A. Alignier, M. Ancrenaz, A. N. Andersen, E. Arbeláez-Cortés, I. Armbrecht, V. Arroyo-</w:t>
      </w:r>
      <w:r w:rsidRPr="003B20A8">
        <w:rPr>
          <w:rFonts w:ascii="Arial" w:hAnsi="Arial" w:cs="Arial"/>
        </w:rPr>
        <w:lastRenderedPageBreak/>
        <w:t xml:space="preserve">Rodríguez, T. Aumann, J. C. Axmacher, B. Azhar, A. B. Azpiroz, L. Baeten, A. Bakayoko, A. Báldi, J. E. Banks, S. K. Baral, J. Barlow, B. I. P. Barratt, L. Barrico, P. Bartolommei, D. M. Barton, Y. Basset, P. Batáry, A. J. Bates, B. Baur, E. M. Bayne, P. Beja, S. Benedick, Å. Berg, H. Bernard, N. J. Berry, D. Bhatt, J. E. Bicknell, J. H. Bihn, R. J. Blake, K. S. Bobo, R. Bóçon, T. Boekhout, K. Böhning-Gaese, K. J. Bonham, P. A. V. Borges, S. H. Borges, C. Boutin, J. Bouyer, C. Bragagnolo, J. S. Brandt, F. Q. Brearley, I. Brito, V. Bros, J. Brunet, G. Buczkowski, C. M. Buddle, R. Bugter, E. Buscardo, J. Buse, J. Cabra-García, N. C. Cáceres, N. L. Cagle, M. Calviño-Cancela, S. A. Cameron, E. M. Cancello, R. Caparrós, P. Cardoso, D. Carpenter, T. F. Carrijo, A. L. Carvalho, C. R. Cassano, H. Castro, A. A. Castro-Luna, C. B. Rolando, A. Cerezo, K. A. Chapman, M. Chauvat, M. Christensen, F. M. Clarke, D. F. R. Cleary, G. Colombo, S. P. Connop, M. D. Craig, L. Cruz-López, S. A. Cunningham, B. D’Aniello, N. D’Cruze, P. G. da Silva, M. Dallimer, E. Danquah, B. Darvill, J. Dauber, A. L. V. Davis, J. Dawson, C. de Sassi, B. de Thoisy, O. Deheuvels, A. Dejean, J.-L. Devineau, T. Diekötter, J. V. Dolia, E. Domínguez, Y. Dominguez-Haydar, S. Dorn, I. Draper, N. Dreber, B. Dumont, S. G. Dures, M. Dynesius, L. Edenius, P. Eggleton, F. Eigenbrod, Z. Elek, M. H. Entling, K. J. Esler, R. F. de Lima, A. Faruk, N. Farwig, T. M. Fayle, A. Felicioli, A. M. Felton, R. J. Fensham, I. C. Fernandez, C. C. Ferreira, G. F. Ficetola, C. Fiera, B. K. C. Filgueiras, H. K. Fırıncıoğlu, D. Flaspohler, A. Floren, S. J. Fonte, A. Fournier, R. E. Fowler, M. Franzén, L. H. Fraser, G. M. Fredriksson, G. B. Freire, T. L. M. Frizzo, D. Fukuda, D. Furlani, R. Gaigher, J. U. Ganzhorn, K. P. García, J. C. Garcia-R, J. G. Garden, R. Garilleti, B.-M. Ge, B. Gendreau-Berthiaume, P. J. Gerard, C. Gheler-Costa, B. Gilbert, P. Giordani, S. Giordano, C. Golodets, L. G. L. Gomes, R. K. Gould, D. Goulson, A. D. Gove, L. Granjon, I. Grass, C. L. Gray, J. Grogan, W. Gu, M. Guardiola, N. R. Gunawardene, A. G. Gutierrez, D. L. Gutiérrez-Lamus, D. H. Haarmeyer, M. E. Hanley, T. Hanson, N. R. Hashim, S. N. Hassan, R. G. Hatfield, J. E. Hawes, M. W. Hayward, C. Hébert, A. J. Helden, J.-A. Henden, P. Henschel, L. Hernández, J. P. Herrera, F. Herrmann, F. Herzog, D. Higuera-Diaz, B. Hilje, H. Höfer, A. Hoffmann, F. G. Horgan, E. Hornung, R. Horváth, K. Hylander, P. Isaacs-Cubides, H. Ishida, M. Ishitani, C. T. Jacobs, V. J. Jaramillo, B. Jauker, F. J. Hernández, M. F. Johnson, V. Jolli, M. Jonsell, S. N. Juliani, T. S. Jung, V. Kapoor, H. Kappes, V. Kati, E. Katovai, K. Kellner, M. Kessler, K. R. Kirby, A. M. Kittle, M. E. Knight, E. Knop, F. Kohler, M. Koivula, A. Kolb, M. Kone, Á. Kőrösi, J. Krauss, A. Kumar, R. Kumar, D. J. Kurz, A. S. Kutt, T. Lachat, V. Lantschner, F. Lara, J. R. Lasky, S. C. Latta, W. F. Laurance, P. Lavelle, V. Le Féon, G. LeBuhn, J.-P. Légaré, V. Lehouck, M. V. Lencinas, P. E. Lentini, S. G. Letcher, Q. Li, S. A. Litchwark, N. A. Littlewood, Y. Liu, N. Lo-Man-Hung, C. A. López-Quintero, M. Louhaichi, G. L. Lövei, M. E. Lucas-Borja, V. H. Luja, M. S. Luskin, M. C. MacSwiney G, K. Maeto, T. Magura, N. A. Mallari, L. A. Malone, P. K. Malonza, J. Malumbres-Olarte, S. Mandujano, I. E. Måren, E. Marin-Spiotta, C. J. Marsh, E. J. P. Marshall, E. Martínez, G. Martínez Pastur, D. Moreno Mateos, M. M. Mayfield, V. Mazimpaka, J. L. McCarthy, K. P. McCarthy, Q. S. McFrederick, S. McNamara, N. G. Medina, R. Medina, J. L. Mena, E. Mico, G. Mikusinski, J. C. Milder, J. R. Miller, D. R. Miranda-Esquivel, M. L. Moir, C. L. Morales, M. N. Muchane, M. Muchane, S. Mudri-Stojnic, A. N. Munira, A. Muoñz-Alonso, B. F. Munyekenye, R. Naidoo, A. Naithani, M. Nakagawa, A. Nakamura, Y. Nakashima, S. Naoe, G. Nates-Parra, D. A. Navarrete Gutierrez, L. Navarro-Iriarte, P. K. Ndang’ang’a, E. L. Neuschulz, J. T. Ngai, V. Nicolas, S. G. Nilsson, N. Noreika, O. Norfolk, J. A. Noriega, D. A. Norton, N. M. Nöske, A. J. Nowakowski, C. Numa, N. O’Dea, P. J. O’Farrell, W. Oduro, S. Oertli, C. Ofori-Boateng, C. O. Oke, V. Oostra, L. M. Osgathorpe, S. E. Otavo, N. V. Page, J. Paritsis, A. Parra-H, L. Parry, G. Pe’er, P. B. Pearman, N. Pelegrin, R. Pélissier, C. A. Peres, P. L. Peri, A. S. Persson, T. Petanidou, M. K. Peters, R. S. Pethiyagoda, B. Phalan, T. K. Philips, F. C. Pillsbury, J. Pincheira-Ulbrich, E. Pineda, J. Pino, J. Pizarro-Araya, A. J. Plumptre, S. L. Poggio, N. Politi, P. Pons, K. Poveda, E. F. Power, S. J. Presley, V. Proença, M. Quaranta, C. Quintero, R. Rader, B. R. Ramesh, M. P. Ramirez-Pinilla, J. Ranganathan, C. Rasmussen, N. A. </w:t>
      </w:r>
      <w:r w:rsidRPr="003B20A8">
        <w:rPr>
          <w:rFonts w:ascii="Arial" w:hAnsi="Arial" w:cs="Arial"/>
        </w:rPr>
        <w:lastRenderedPageBreak/>
        <w:t xml:space="preserve">Redpath-Downing, J. L. Reid, Y. T. Reis, J. M. Rey Benayas, J. C. Rey-Velasco, C. Reynolds, D. B. Ribeiro, M. H. Richards, B. A. Richardson, M. J. Richardson, R. M. Ríos, R. Robinson, C. A. Robles, J. Römbke, L. P. Romero-Duque, M. Rös, L. Rosselli, S. J. Rossiter, D. S. Roth, T. H. Roulston, L. Rousseau, A. V. Rubio, J.-C. Ruel, J. P. Sadler, S. Sáfián, R. A. Saldaña-Vázquez, K. Sam, U. Samnegård, J. Santana, X. Santos, J. Savage, N. A. Schellhorn, M. Schilthuizen, U. Schmiedel, C. B. Schmitt, N. L. Schon, C. Schüepp, K. Schumann, O. Schweiger, D. M. Scott, K. A. Scott, J. L. Sedlock, S. S. Seefeldt, G. Shahabuddin, G. Shannon, D. Sheil, F. H. Sheldon, E. Shochat, S. J. Siebert, F. A. B. Silva, J. A. Simonetti, E. M. Slade, J. Smith, A. H. Smith-Pardo, N. S. Sodhi, E. J. Somarriba, R. A. Sosa, G. Soto Quiroga, M.-H. St-Laurent, B. M. Starzomski, C. Stefanescu, I. Steffan-Dewenter, P. C. Stouffer, J. C. Stout, A. M. Strauch, M. J. Struebig, Z. Su, M. Suarez-Rubio, S. Sugiura, K. S. Summerville, Y.-H. Sung, H. Sutrisno, J.-C. Svenning, T. Teder, C. G. Threlfall, A. Tiitsaar, J. H. Todd, R. K. Tonietto, I. Torre, B. Tóthmérész, T. Tscharntke, E. C. Turner, J. M. Tylianakis, M. Uehara-Prado, N. Urbina-Cardona, D. Vallan, A. J. Vanbergen, H. L. Vasconcelos, K. Vassilev, H. A. F. Verboven, M. J. Verdasca, J. R. Verdú, C. H. Vergara, P. M. Vergara, J. Verhulst, M. Virgilio, L. V. Vu, E. M. Waite, T. R. Walker, H.-F. Wang, Y. Wang, J. I. Watling, B. Weller, K. Wells, C. Westphal, E. D. Wiafe, C. D. Williams, M. R. Willig, J. C. Z. Woinarski, J. H. D. Wolf, V. Wolters, B. A. Woodcock, J. Wu, J. M. Wunderle, Y. Yamaura, S. Yoshikura, D. W. Yu, A. S. Zaitsev, J. Zeidler, F. Zou, B. Collen, R. M. Ewers, G. M. Mace, D. W. Purves, J. P. W. Scharlemann,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Outhwaite, R. Kinnersley, R. Freeman, R. D. Gregory, O. Adedoja, S. Gavini,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r w:rsidRPr="003B20A8">
        <w:rPr>
          <w:rFonts w:ascii="Arial" w:hAnsi="Arial" w:cs="Arial"/>
          <w:i/>
          <w:iCs/>
        </w:rPr>
        <w:t>Ecography</w:t>
      </w:r>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Contu, I. Lysenko, A. Blandon, S. H. M. Butchart, H. L. Booth, J. Day, A. De Palma, M. L. K. Harrison, L. Kirkpatrick, E. Pynegar, A. Robinson, J. Simpson, G. M. Mace, J. P. W. Scharlemann,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Outhwait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Mantyka-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Orizaola, V. Nilsson-Örtman,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Ghalambor, D. C. Haak,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Vaissière, J. H. Cane, I. Steffan-Dewenter, S. A. Cunningham, C. Kremen, T. Tscharntk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Powney, R. F. Shaw, J. L. Osborne, J. Soroka, S. A. M. Lindström, D. Stanley, P. Ouvrard, M. E. Edwards, F. Jauker, M. E. McCracken, Y. Zou, S. G. Potts, M. Rundlöf, J. A. Noriega, A. Greenop, H. G. Smith, R. Bommarco, W. van der Werf, J. C. Stout, I. Steffan-Dewenter, L. Morandin, J. M. Bullock, R. F. Pywell,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Dainese, E. A. Martin, M. A. Aizen, M. Albrecht, I. Bartomeus, R. Bommarco, L. G. Carvalheiro, R. Chaplin-Kramer, V. Gagic, L. A. Garibaldi, J. Ghazoul, H. Grab, M. Jonsson, D. S. Karp, C. M. Kennedy, D. Kleijn, C. Kremen, D. A. Landis, D. K. Letourneau, L. Marini, K. Poveda, R. Rader, H. G. Smith, T. Tscharntke, G. K. S. Andersson, I. Badenhausser, S. Baensch, A. D. M. Bezerra, F. J. J. A. Bianchi, V. Boreux, V. Bretagnolle, B. Caballero-Lopez, P. Cavigliasso, A. Ćetković, N. P. Chacoff, A. Classen, S. Cusser, F. D. da S. e Silva, G. A. de Groot, J. H. Dudenhöffer, J. Ekroos, T. Fijen, P. Franck, B. M. Freitas, M. P. D. Garratt, C. Gratton, J. Hipólito, A. Holzschuh, L. Hunt, A. L. Iverson, S. Jha, T. Keasar, T. N. Kim, M. Kishinevsky, B. K. Klatt, A.-M. Klein, K. M. Krewenka, S. Krishnan, A. E. Larsen, C. Lavigne, H. Liere, B. Maas, R. E. Mallinger, E. M. Pachon, A. Martínez-Salinas, T. D. Meehan, M. G. E. Mitchell, G. A. R. Molina, M. Nesper, L. Nilsson, M. E. O’Rourke, M. K. Peters, M. Plećaš, S. G. Potts, D. de L. Ramos, J. A. Rosenheim, M. Rundlöf, A. Rusch, A. Sáez, J. Scheper, M. Schleuning, J. M. Schmack, A. R. Sciligo, C. Seymour, D. A. Stanley, R. Stewart, J. C. Stout, L. Sutter, M. B. Takada, H. Taki, G. Tamburini, M. Tschumi, B. F. Viana, C. Westphal, B. K. Willcox, S. D. Wratten, A. Yoshioka, C. Zaragoza-Trello, W. Zhang, Y. Zou, I. Steffan-Dewenter,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Brittain, C. Kremen,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Ganuza, S. Redlich, J. Uhler, C. Tobisch, S. Rojas-Botero, M. K. Peters, J. Zhang, C. S. Benjamin, J. Englmeier, J. Ewald, U. Fricke, M. Haensel, J. Kollmann, R. Riebl, L. Uphus, J. Müller, I. Steffan-Dewenter,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Vilà, I. Bartomeus,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Monfreda, N. Ramankutty,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Frieler, S. Lange, F. Piontek, C. P. O. Reyer, J. Schewe, L. Warszawski, F. Zhao, L. Chini, S. Denvil, K. Emanuel, T. Geiger, K. Halladay, G. Hurtt, M. Mengel, D. Murakami, S. Ostberg, A. Popp, R. Riva, M. Stevanovic, T. Suzuki, J. Volkholz, E. Burke, P. Ciais, K. Ebi, T. D. Eddy, J. Elliott, E. Galbraith, S. N. Gosling, F. Hattermann, T. Hickler, J. Hinkel, C. Hof, V. Huber, J. Jägermeyr, V. Krysanova, R. Marcé, H. M. Schmied, I. Mouratiadou, D. Pierson, D. P. Tittensor, R. Vautard, M. Van Vliet, M. F. Biber, R. A. Betts, B. L. Bodirsky, D. Deryng, S. Frolking, C. D. Jones, H. K. Lotze, H. Lotze-Campen, R. Sahajpal, K. Thonicke, H. Tian, Y. Yamagata, Assessing the impacts of 1.5 • C global warming-simulation protocol of the Inter-Sectoral Impact Model Intercomparison Project (ISIMIP2b). </w:t>
      </w:r>
      <w:r w:rsidRPr="003B20A8">
        <w:rPr>
          <w:rFonts w:ascii="Arial" w:hAnsi="Arial" w:cs="Arial"/>
          <w:i/>
          <w:iCs/>
        </w:rPr>
        <w:t>Geosci.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Kainuma, K. Riahi, A. Thomson, K. Hibbard, G. C. Hurtt, T. Kram, V. Krey, J.-F. Lamarque, T. Masui, M. Meinshausen, N. Nakicenovic,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Rogelj, M. Meinshausen, R. Knutti, Global warming under old and new scenarios using IPCC climate sensitivity range estimates. </w:t>
      </w:r>
      <w:r w:rsidRPr="003B20A8">
        <w:rPr>
          <w:rFonts w:ascii="Arial" w:hAnsi="Arial" w:cs="Arial"/>
          <w:i/>
          <w:iCs/>
        </w:rPr>
        <w:t>Nature Clim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rworldmap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Carvalheiro, J. Aguirre-Gutiérrez, M. Lucotte, K. Guidoni-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37901" w14:textId="77777777" w:rsidR="007B6ED6" w:rsidRDefault="007B6ED6" w:rsidP="00D61884">
      <w:pPr>
        <w:spacing w:after="0" w:line="240" w:lineRule="auto"/>
      </w:pPr>
      <w:r>
        <w:separator/>
      </w:r>
    </w:p>
  </w:endnote>
  <w:endnote w:type="continuationSeparator" w:id="0">
    <w:p w14:paraId="089C4ADF" w14:textId="77777777" w:rsidR="007B6ED6" w:rsidRDefault="007B6ED6"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59F41" w14:textId="77777777" w:rsidR="007B6ED6" w:rsidRDefault="007B6ED6" w:rsidP="00D61884">
      <w:pPr>
        <w:spacing w:after="0" w:line="240" w:lineRule="auto"/>
      </w:pPr>
      <w:r>
        <w:separator/>
      </w:r>
    </w:p>
  </w:footnote>
  <w:footnote w:type="continuationSeparator" w:id="0">
    <w:p w14:paraId="66EE55C6" w14:textId="77777777" w:rsidR="007B6ED6" w:rsidRDefault="007B6ED6"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17753"/>
    <w:rsid w:val="00023AF5"/>
    <w:rsid w:val="00033C73"/>
    <w:rsid w:val="000352D5"/>
    <w:rsid w:val="00044E34"/>
    <w:rsid w:val="00054306"/>
    <w:rsid w:val="00061FE2"/>
    <w:rsid w:val="000657CC"/>
    <w:rsid w:val="000700AC"/>
    <w:rsid w:val="00075D92"/>
    <w:rsid w:val="00076C02"/>
    <w:rsid w:val="00083270"/>
    <w:rsid w:val="00084A22"/>
    <w:rsid w:val="00084F53"/>
    <w:rsid w:val="00085473"/>
    <w:rsid w:val="000902F3"/>
    <w:rsid w:val="00094BF6"/>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73A"/>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314E"/>
    <w:rsid w:val="00396068"/>
    <w:rsid w:val="003A1CA5"/>
    <w:rsid w:val="003A4115"/>
    <w:rsid w:val="003A4BDC"/>
    <w:rsid w:val="003A5C11"/>
    <w:rsid w:val="003B20A8"/>
    <w:rsid w:val="003B56F8"/>
    <w:rsid w:val="003B5F54"/>
    <w:rsid w:val="003C2D30"/>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C03A5"/>
    <w:rsid w:val="005C21BF"/>
    <w:rsid w:val="005C2D8F"/>
    <w:rsid w:val="005C4E12"/>
    <w:rsid w:val="005C68B3"/>
    <w:rsid w:val="005D35FF"/>
    <w:rsid w:val="005E3B55"/>
    <w:rsid w:val="005E6CE7"/>
    <w:rsid w:val="005F0C03"/>
    <w:rsid w:val="0060629A"/>
    <w:rsid w:val="00612AC2"/>
    <w:rsid w:val="00615960"/>
    <w:rsid w:val="00622487"/>
    <w:rsid w:val="0062669C"/>
    <w:rsid w:val="00626B87"/>
    <w:rsid w:val="00631D0A"/>
    <w:rsid w:val="0064758F"/>
    <w:rsid w:val="00651535"/>
    <w:rsid w:val="00654BCC"/>
    <w:rsid w:val="00656CB3"/>
    <w:rsid w:val="006905E3"/>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5AE7"/>
    <w:rsid w:val="007B1CE1"/>
    <w:rsid w:val="007B6ED6"/>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26B7"/>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D69E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153B0"/>
    <w:rsid w:val="00A219D9"/>
    <w:rsid w:val="00A22E1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06F8"/>
    <w:rsid w:val="00C04668"/>
    <w:rsid w:val="00C06F4A"/>
    <w:rsid w:val="00C1029A"/>
    <w:rsid w:val="00C15106"/>
    <w:rsid w:val="00C4327C"/>
    <w:rsid w:val="00C61A31"/>
    <w:rsid w:val="00C72677"/>
    <w:rsid w:val="00C745FC"/>
    <w:rsid w:val="00C8220F"/>
    <w:rsid w:val="00C84309"/>
    <w:rsid w:val="00C85B34"/>
    <w:rsid w:val="00C87253"/>
    <w:rsid w:val="00C9095D"/>
    <w:rsid w:val="00C90A9E"/>
    <w:rsid w:val="00C9202B"/>
    <w:rsid w:val="00C95B9E"/>
    <w:rsid w:val="00C975D0"/>
    <w:rsid w:val="00CA3EA9"/>
    <w:rsid w:val="00CB4DAE"/>
    <w:rsid w:val="00CB6EE7"/>
    <w:rsid w:val="00CC2A40"/>
    <w:rsid w:val="00CC714F"/>
    <w:rsid w:val="00CC777B"/>
    <w:rsid w:val="00CD4072"/>
    <w:rsid w:val="00CD47D8"/>
    <w:rsid w:val="00CF25A2"/>
    <w:rsid w:val="00D13337"/>
    <w:rsid w:val="00D14215"/>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555D6"/>
    <w:rsid w:val="00E67962"/>
    <w:rsid w:val="00E74CBD"/>
    <w:rsid w:val="00E824F5"/>
    <w:rsid w:val="00E862BF"/>
    <w:rsid w:val="00E90599"/>
    <w:rsid w:val="00E92908"/>
    <w:rsid w:val="00EB44D9"/>
    <w:rsid w:val="00EC1135"/>
    <w:rsid w:val="00EC257F"/>
    <w:rsid w:val="00EC28D7"/>
    <w:rsid w:val="00ED16AC"/>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10F"/>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264529039">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41402</Words>
  <Characters>235996</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47</cp:revision>
  <dcterms:created xsi:type="dcterms:W3CDTF">2022-04-27T11:18:00Z</dcterms:created>
  <dcterms:modified xsi:type="dcterms:W3CDTF">2022-11-24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